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6CD15D" w14:textId="77777777" w:rsidR="005342BB" w:rsidRDefault="005342BB" w:rsidP="005342B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106785043"/>
      <w:r w:rsidRPr="00E120F0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PUSTAKA</w:t>
      </w:r>
      <w:bookmarkEnd w:id="0"/>
    </w:p>
    <w:p w14:paraId="18A8D13A" w14:textId="77777777" w:rsidR="005342BB" w:rsidRPr="00FF6084" w:rsidRDefault="005342BB" w:rsidP="005342BB"/>
    <w:p w14:paraId="1F6F5C0A" w14:textId="77777777" w:rsidR="005342BB" w:rsidRPr="00FF6084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F6084">
        <w:rPr>
          <w:rFonts w:ascii="Times New Roman" w:hAnsi="Times New Roman" w:cs="Times New Roman"/>
          <w:sz w:val="24"/>
          <w:szCs w:val="24"/>
        </w:rPr>
        <w:t>Abrar Firdiansyah. 2021. "Dianggap Pengaruh Kinerja, Memangnya Lingkungan Kerja?,</w:t>
      </w:r>
      <w:r w:rsidRPr="00FF608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4" w:anchor=".YrGlXP1BzIU" w:history="1">
        <w:r w:rsidRPr="00FF6084">
          <w:rPr>
            <w:rStyle w:val="Hyperlink"/>
            <w:rFonts w:ascii="Times New Roman" w:hAnsi="Times New Roman" w:cs="Times New Roman"/>
            <w:sz w:val="24"/>
            <w:szCs w:val="24"/>
          </w:rPr>
          <w:t>https://glints.com/id/lowongan/lingkungan-kerja/#.yrglxp1bziu</w:t>
        </w:r>
      </w:hyperlink>
      <w:r w:rsidRPr="00FF6084">
        <w:rPr>
          <w:rFonts w:ascii="Times New Roman" w:hAnsi="Times New Roman" w:cs="Times New Roman"/>
          <w:sz w:val="24"/>
          <w:szCs w:val="24"/>
        </w:rPr>
        <w:t xml:space="preserve"> di akses pada 01 Februari 2022 pukul 15.00.</w:t>
      </w:r>
    </w:p>
    <w:p w14:paraId="0E2AA76E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61B0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61B0B">
        <w:rPr>
          <w:rFonts w:ascii="Times New Roman" w:hAnsi="Times New Roman" w:cs="Times New Roman"/>
          <w:sz w:val="24"/>
          <w:szCs w:val="24"/>
        </w:rPr>
        <w:fldChar w:fldCharType="separate"/>
      </w: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Afandi. (2018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..., Beny Kurniawan, Fakultas Ekonomi dan Bisnis UMP, 2019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 11–33.</w:t>
      </w:r>
    </w:p>
    <w:p w14:paraId="1565D87E" w14:textId="77777777" w:rsidR="005342B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’liqa Alam, M.A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Lingkungan Kerja Terhadap Kinerja Karyawan Pada Adiieu Cafe Bandung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F2F0FB8" w14:textId="77777777" w:rsidR="005342BB" w:rsidRPr="00961B0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yu, S.E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Lingkungan Kerja Terhadap Kinerja Karyawan Pada CV. Risman Wijaya Purwakart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B7AFDA7" w14:textId="77777777" w:rsidR="005342BB" w:rsidRPr="00961B0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Bernardin dan Russel; Setiawan (2015). (2019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Pengaruh Iklim Organisasi, Disiplin Kerja dan Kepuasan Kerja terhadap Kinerja pada Perangkat Desa di Kecamatan Banyumas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 12–41.</w:t>
      </w:r>
    </w:p>
    <w:p w14:paraId="4861DA97" w14:textId="77777777" w:rsidR="005342BB" w:rsidRPr="00961B0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Burhannudin, Zainul, M., &amp; Harlie, M. (2019). Pengaruh disiplin kerja, lingkungan kerja, dan komitmen organisasional terhadap kinerja karyawan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Jurnal Maksipreneur</w:t>
      </w:r>
      <w:r w:rsidRPr="00961B0B">
        <w:rPr>
          <w:rFonts w:ascii="Times New Roman" w:hAnsi="Times New Roman" w:cs="Times New Roman"/>
          <w:noProof/>
          <w:sz w:val="24"/>
          <w:szCs w:val="24"/>
        </w:rPr>
        <w:t>,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61B0B">
        <w:rPr>
          <w:rFonts w:ascii="Times New Roman" w:hAnsi="Times New Roman" w:cs="Times New Roman"/>
          <w:noProof/>
          <w:sz w:val="24"/>
          <w:szCs w:val="24"/>
        </w:rPr>
        <w:t>(2),191–206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61B0B">
        <w:rPr>
          <w:rFonts w:ascii="Times New Roman" w:hAnsi="Times New Roman" w:cs="Times New Roman"/>
          <w:noProof/>
          <w:sz w:val="24"/>
          <w:szCs w:val="24"/>
        </w:rPr>
        <w:t>https://ejournal.up45.ac.id/index.php/maksipreneur/article/view/425</w:t>
      </w:r>
    </w:p>
    <w:p w14:paraId="6D0BB469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Febriani, N. I. (2019). Pengaruh Lingkungan Kerja Dan Disiplin Kerja Terhadap Kinerja Karyawan Pada Pt. Oae Manufaktur Indonesia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 Pendahuluan</w:t>
      </w:r>
    </w:p>
    <w:p w14:paraId="75150D03" w14:textId="77777777" w:rsidR="005342BB" w:rsidRPr="00961B0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eri Sandria. 2021. "Bangkit! Indonesia Lepas Landas 2022", </w:t>
      </w:r>
      <w:hyperlink r:id="rId5" w:history="1">
        <w:r w:rsidRPr="00961B0B">
          <w:rPr>
            <w:rStyle w:val="Hyperlink"/>
            <w:rFonts w:ascii="Times New Roman" w:hAnsi="Times New Roman" w:cs="Times New Roman"/>
            <w:sz w:val="24"/>
            <w:szCs w:val="24"/>
          </w:rPr>
          <w:t>https://www.cnbcindonesia.com/market/20211217104926-17-299994/bangkit-indonesia-lepas-landas-2022</w:t>
        </w:r>
      </w:hyperlink>
      <w:r>
        <w:rPr>
          <w:rFonts w:ascii="Times New Roman" w:hAnsi="Times New Roman" w:cs="Times New Roman"/>
          <w:sz w:val="24"/>
          <w:szCs w:val="24"/>
        </w:rPr>
        <w:t>, di akses pada 07 Februari 2022 pukul 08.00.</w:t>
      </w:r>
    </w:p>
    <w:p w14:paraId="43A12972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Mardalena, N. safitri. (2017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dan Kepribadian Karyawan terhadap Kinerja Karyawan PDAM Tirtanadi Cabang jalan SM Raja Medan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8BFCFE9" w14:textId="77777777" w:rsidR="005342B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.Azmi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Lingkungan Kerja Terhadap Kinerja Karyawan Pada Bagian Produksi Martabak Monkey Bandung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197DACA" w14:textId="77777777" w:rsidR="005342BB" w:rsidRPr="00961B0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oppy. 2020. "Kinerja Karyawan Adalah? Apa Itu Pengertian Kinerja Pegawai?, </w:t>
      </w:r>
      <w:hyperlink r:id="rId6" w:history="1">
        <w:r w:rsidRPr="00961B0B">
          <w:rPr>
            <w:rStyle w:val="Hyperlink"/>
            <w:rFonts w:ascii="Times New Roman" w:hAnsi="Times New Roman" w:cs="Times New Roman"/>
            <w:sz w:val="24"/>
            <w:szCs w:val="24"/>
          </w:rPr>
          <w:t>https://www.talenta.co/blog/insight-talenta/kinerja-karyawan-dan-faktor-faktor-yang-memengaruhinya/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di akses pada 01 Februari 2022 pukul 10.00.</w:t>
      </w:r>
    </w:p>
    <w:p w14:paraId="09B13341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Pusparani, M. (2021). Faktor Yang Mempengaruhi Kinerja Pegawai (Suatu Kajian Studi Literatur Manajemen Sumber Daya Manusia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Terapan</w:t>
      </w: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61B0B">
        <w:rPr>
          <w:rFonts w:ascii="Times New Roman" w:hAnsi="Times New Roman" w:cs="Times New Roman"/>
          <w:noProof/>
          <w:sz w:val="24"/>
          <w:szCs w:val="24"/>
        </w:rPr>
        <w:t>(4), 534–543. https://doi.org/10.31933/jimt.v2i4.466</w:t>
      </w:r>
    </w:p>
    <w:p w14:paraId="6E07FD1B" w14:textId="77777777" w:rsidR="005342BB" w:rsidRPr="00961B0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f. Dr. Hj. Sedarmayanti.2017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erencnaan dan Pengembangan Sumber Daya Manusia, </w:t>
      </w:r>
      <w:r>
        <w:rPr>
          <w:rFonts w:ascii="Times New Roman" w:hAnsi="Times New Roman" w:cs="Times New Roman"/>
          <w:sz w:val="24"/>
          <w:szCs w:val="24"/>
        </w:rPr>
        <w:t>Bandung: PT Refika Aditama.</w:t>
      </w:r>
    </w:p>
    <w:p w14:paraId="4385F35D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Siregar, M. M. (2019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Pengaruh Rekrutmen (X1) Dan Motivasi (X2) Terhadap Kinerja Karyawan (Y) Pada Divisi Pemasaran Pt. Bhinneka Life Indonesia Cabang Medan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 6–24.</w:t>
      </w:r>
    </w:p>
    <w:p w14:paraId="04D608B0" w14:textId="77777777" w:rsidR="005342BB" w:rsidRPr="00961B0B" w:rsidRDefault="005342BB" w:rsidP="005342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61B0B">
        <w:rPr>
          <w:rFonts w:ascii="Times New Roman" w:hAnsi="Times New Roman" w:cs="Times New Roman"/>
          <w:sz w:val="24"/>
          <w:szCs w:val="24"/>
        </w:rPr>
        <w:t xml:space="preserve">Sugiyono.2017. </w:t>
      </w:r>
      <w:r w:rsidRPr="00961B0B">
        <w:rPr>
          <w:rFonts w:ascii="Times New Roman" w:hAnsi="Times New Roman" w:cs="Times New Roman"/>
          <w:i/>
          <w:iCs/>
          <w:sz w:val="24"/>
          <w:szCs w:val="24"/>
        </w:rPr>
        <w:t xml:space="preserve">Metode Penelitian Bisnis. </w:t>
      </w:r>
      <w:r w:rsidRPr="00961B0B">
        <w:rPr>
          <w:rFonts w:ascii="Times New Roman" w:hAnsi="Times New Roman" w:cs="Times New Roman"/>
          <w:sz w:val="24"/>
          <w:szCs w:val="24"/>
        </w:rPr>
        <w:t>Bandung: Alfabeta</w:t>
      </w:r>
    </w:p>
    <w:p w14:paraId="2217E982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1B0B">
        <w:rPr>
          <w:rFonts w:ascii="Times New Roman" w:hAnsi="Times New Roman" w:cs="Times New Roman"/>
          <w:noProof/>
          <w:sz w:val="24"/>
          <w:szCs w:val="24"/>
        </w:rPr>
        <w:t xml:space="preserve">Susanti. (2021). </w:t>
      </w:r>
      <w:r w:rsidRPr="00961B0B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Dan Disiplin Kerja Terhadap Kinerja Karyawan PT SAT NUSAPERSADA TBK</w:t>
      </w:r>
      <w:r w:rsidRPr="00961B0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A65E218" w14:textId="77777777" w:rsidR="005342BB" w:rsidRDefault="005342BB" w:rsidP="005342B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019F593C" w14:textId="77777777" w:rsidR="00581418" w:rsidRDefault="005342BB" w:rsidP="005342BB">
      <w:r w:rsidRPr="00961B0B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bookmarkStart w:id="1" w:name="_GoBack"/>
      <w:bookmarkEnd w:id="1"/>
    </w:p>
    <w:sectPr w:rsidR="0058141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42BB"/>
    <w:rsid w:val="00446E3B"/>
    <w:rsid w:val="005342BB"/>
    <w:rsid w:val="00581418"/>
    <w:rsid w:val="00D17A3F"/>
    <w:rsid w:val="00F93A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DE5EB5"/>
  <w15:chartTrackingRefBased/>
  <w15:docId w15:val="{65704903-EB8D-4AD0-9DF9-5F51AAF8F8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42BB"/>
    <w:pPr>
      <w:spacing w:line="254" w:lineRule="auto"/>
    </w:pPr>
    <w:rPr>
      <w:rFonts w:eastAsiaTheme="minorHAnsi"/>
      <w:lang w:val="id-ID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42B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2B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en-US"/>
    </w:rPr>
  </w:style>
  <w:style w:type="character" w:styleId="Hyperlink">
    <w:name w:val="Hyperlink"/>
    <w:basedOn w:val="DefaultParagraphFont"/>
    <w:uiPriority w:val="99"/>
    <w:unhideWhenUsed/>
    <w:rsid w:val="005342B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talenta.co/blog/insight-talenta/kinerja-karyawan-dan-faktor-faktor-yang-memengaruhinya/" TargetMode="External"/><Relationship Id="rId5" Type="http://schemas.openxmlformats.org/officeDocument/2006/relationships/hyperlink" Target="https://www.cnbcindonesia.com/market/20211217104926-17-299994/bangkit-indonesia-lepas-landas-2022" TargetMode="External"/><Relationship Id="rId4" Type="http://schemas.openxmlformats.org/officeDocument/2006/relationships/hyperlink" Target="https://glints.com/id/lowongan/lingkungan-kerja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423</Words>
  <Characters>2414</Characters>
  <Application>Microsoft Office Word</Application>
  <DocSecurity>0</DocSecurity>
  <Lines>20</Lines>
  <Paragraphs>5</Paragraphs>
  <ScaleCrop>false</ScaleCrop>
  <Company/>
  <LinksUpToDate>false</LinksUpToDate>
  <CharactersWithSpaces>2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TAN</dc:creator>
  <cp:keywords/>
  <dc:description/>
  <cp:lastModifiedBy>INTAN</cp:lastModifiedBy>
  <cp:revision>1</cp:revision>
  <dcterms:created xsi:type="dcterms:W3CDTF">2023-09-26T02:50:00Z</dcterms:created>
  <dcterms:modified xsi:type="dcterms:W3CDTF">2023-09-26T02:55:00Z</dcterms:modified>
</cp:coreProperties>
</file>